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48686E">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48686E">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48686E">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48686E">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48686E">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48686E">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48686E">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48686E">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48686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48686E">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48686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48686E">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48686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48686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48686E">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48686E">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48686E">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48686E">
            <w:pPr>
              <w:jc w:val="center"/>
              <w:rPr>
                <w:rFonts w:ascii="Times New Roman" w:eastAsia="Times New Roman" w:hAnsi="Times New Roman" w:cs="Times New Roman"/>
              </w:rPr>
            </w:pPr>
          </w:p>
        </w:tc>
      </w:tr>
      <w:tr w:rsidR="00DB4792" w:rsidRPr="00D417D1" w14:paraId="6E619448"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48686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48686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48686E">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48686E">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48686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48686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48686E">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48686E">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48686E">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48686E">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48686E">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48686E">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48686E">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48686E">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48686E">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48686E">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48686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48686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48686E">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48686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48686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48686E">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48686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48686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48686E">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48686E">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48686E">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48686E">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48686E">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48686E">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48686E">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48686E">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48686E">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48686E">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48686E">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48686E">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48686E">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48686E">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48686E">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48686E">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48686E">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48686E">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48686E">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48686E">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48686E">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48686E">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ook w:val="04A0" w:firstRow="1" w:lastRow="0" w:firstColumn="1" w:lastColumn="0" w:noHBand="0" w:noVBand="1"/>
      </w:tblPr>
      <w:tblGrid>
        <w:gridCol w:w="1289"/>
        <w:gridCol w:w="1265"/>
        <w:gridCol w:w="1857"/>
        <w:gridCol w:w="1549"/>
        <w:gridCol w:w="1770"/>
        <w:gridCol w:w="1390"/>
      </w:tblGrid>
      <w:tr w:rsidR="007872A2" w:rsidRPr="007872A2" w14:paraId="3B5DC794" w14:textId="77777777" w:rsidTr="007872A2">
        <w:trPr>
          <w:trHeight w:val="1040"/>
        </w:trPr>
        <w:tc>
          <w:tcPr>
            <w:tcW w:w="1300"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300"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40"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80"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0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7872A2">
        <w:trPr>
          <w:trHeight w:val="340"/>
        </w:trPr>
        <w:tc>
          <w:tcPr>
            <w:tcW w:w="1300"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300"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40"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80"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80"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0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80"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0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300"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40"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80"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80"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0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7872A2">
        <w:trPr>
          <w:trHeight w:val="360"/>
        </w:trPr>
        <w:tc>
          <w:tcPr>
            <w:tcW w:w="1300"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80"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0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7872A2">
        <w:trPr>
          <w:trHeight w:val="340"/>
        </w:trPr>
        <w:tc>
          <w:tcPr>
            <w:tcW w:w="1300"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300"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40"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80"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80"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0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7872A2">
        <w:trPr>
          <w:trHeight w:val="360"/>
        </w:trPr>
        <w:tc>
          <w:tcPr>
            <w:tcW w:w="1300"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80"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0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7872A2">
        <w:trPr>
          <w:trHeight w:val="340"/>
        </w:trPr>
        <w:tc>
          <w:tcPr>
            <w:tcW w:w="1300"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300"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40"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80"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80"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80"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0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80"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0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80"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80"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80"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0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80"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0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300"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40"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80"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80"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80"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0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80"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80"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7872A2">
        <w:trPr>
          <w:trHeight w:val="360"/>
        </w:trPr>
        <w:tc>
          <w:tcPr>
            <w:tcW w:w="1300"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80"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0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7872A2">
        <w:trPr>
          <w:trHeight w:val="340"/>
        </w:trPr>
        <w:tc>
          <w:tcPr>
            <w:tcW w:w="1300"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300"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40"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80"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0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7872A2">
        <w:trPr>
          <w:trHeight w:val="340"/>
        </w:trPr>
        <w:tc>
          <w:tcPr>
            <w:tcW w:w="1300"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80"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0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7872A2">
        <w:trPr>
          <w:trHeight w:val="360"/>
        </w:trPr>
        <w:tc>
          <w:tcPr>
            <w:tcW w:w="1300"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300"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40"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80"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0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48686E">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48686E">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48686E">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48686E">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48686E">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48686E">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48686E">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48686E">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48686E">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 </w:t>
            </w:r>
          </w:p>
        </w:tc>
      </w:tr>
      <w:tr w:rsidR="00DB4792" w:rsidRPr="00F77965" w14:paraId="302CD6C4" w14:textId="77777777" w:rsidTr="0048686E">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 </w:t>
            </w:r>
          </w:p>
        </w:tc>
      </w:tr>
      <w:tr w:rsidR="00DB4792" w:rsidRPr="00F77965" w14:paraId="6AFE2784" w14:textId="77777777" w:rsidTr="0048686E">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 </w:t>
            </w:r>
          </w:p>
        </w:tc>
      </w:tr>
      <w:tr w:rsidR="00DB4792" w:rsidRPr="00F77965" w14:paraId="576AF3D8" w14:textId="77777777" w:rsidTr="0048686E">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77777777" w:rsidR="00DB4792" w:rsidRPr="00F77965" w:rsidRDefault="00DB4792" w:rsidP="0048686E">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 </w:t>
            </w:r>
          </w:p>
        </w:tc>
      </w:tr>
    </w:tbl>
    <w:p w14:paraId="3D1977F7" w14:textId="77777777" w:rsidR="00DB4792" w:rsidRDefault="00DB4792" w:rsidP="00DB4792">
      <w:pPr>
        <w:rPr>
          <w:rFonts w:ascii="Times" w:hAnsi="Times"/>
          <w:b/>
          <w:bCs/>
          <w:u w:val="single"/>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342B952F" w14:textId="77777777" w:rsidR="00DB4792" w:rsidRDefault="00DB4792" w:rsidP="00DB4792">
      <w:pPr>
        <w:rPr>
          <w:rFonts w:ascii="Times" w:hAnsi="Times"/>
          <w:b/>
          <w:bCs/>
          <w:u w:val="single"/>
        </w:rPr>
      </w:pPr>
      <w:r>
        <w:rPr>
          <w:rFonts w:ascii="Times" w:hAnsi="Times"/>
          <w:b/>
          <w:bCs/>
          <w:u w:val="single"/>
        </w:rPr>
        <w:br w:type="page"/>
      </w:r>
    </w:p>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54696DD4" w14:textId="77777777" w:rsidR="00DB4792" w:rsidRDefault="00DB4792" w:rsidP="00DB4792">
      <w:pPr>
        <w:ind w:right="-26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60812B9" wp14:editId="6EC3097D">
            <wp:extent cx="8217988" cy="3148717"/>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stretch>
                      <a:fillRect/>
                    </a:stretch>
                  </pic:blipFill>
                  <pic:spPr>
                    <a:xfrm>
                      <a:off x="0" y="0"/>
                      <a:ext cx="8404567" cy="3220205"/>
                    </a:xfrm>
                    <a:prstGeom prst="rect">
                      <a:avLst/>
                    </a:prstGeom>
                  </pic:spPr>
                </pic:pic>
              </a:graphicData>
            </a:graphic>
          </wp:inline>
        </w:drawing>
      </w:r>
    </w:p>
    <w:p w14:paraId="6BA733A8" w14:textId="77777777" w:rsidR="00DB4792" w:rsidRDefault="00DB4792" w:rsidP="00DB4792">
      <w:pPr>
        <w:ind w:right="-260"/>
        <w:rPr>
          <w:rFonts w:ascii="Times New Roman" w:eastAsia="Times New Roman" w:hAnsi="Times New Roman" w:cs="Times New Roman"/>
        </w:rPr>
      </w:pPr>
      <w:commentRangeStart w:id="1"/>
      <w:r>
        <w:rPr>
          <w:rFonts w:ascii="Times New Roman" w:eastAsia="Times New Roman" w:hAnsi="Times New Roman" w:cs="Times New Roman"/>
          <w:b/>
        </w:rPr>
        <w:t xml:space="preserve">Figure 1. </w:t>
      </w:r>
      <w:commentRangeEnd w:id="1"/>
      <w:r>
        <w:rPr>
          <w:rStyle w:val="CommentReference"/>
        </w:rPr>
        <w:commentReference w:id="1"/>
      </w:r>
      <w:r>
        <w:rPr>
          <w:rFonts w:ascii="Times New Roman" w:eastAsia="Times New Roman" w:hAnsi="Times New Roman" w:cs="Times New Roman"/>
        </w:rPr>
        <w:t>Workflow diagram for completion of assembling reference genome for delta smelt (Task 1). Both male and female delta smelt will undergo 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quality control for each of the three NGS technologies (linked-read, long-read and hi-c). D.) Linked- and long-read sequencing data are assembled into individual draft genomes. The draft genomes ar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inked- and long-read assemblies are scaffolded together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G.) Final polishing to produce a reference genome.</w:t>
      </w:r>
    </w:p>
    <w:p w14:paraId="0875A57A" w14:textId="77777777" w:rsidR="00DB4792" w:rsidRPr="005B40FF" w:rsidRDefault="00DB4792" w:rsidP="00DB4792">
      <w:pPr>
        <w:ind w:right="-260"/>
        <w:rPr>
          <w:rFonts w:ascii="Times New Roman" w:eastAsia="Times New Roman" w:hAnsi="Times New Roman" w:cs="Times New Roman"/>
        </w:rPr>
      </w:pPr>
    </w:p>
    <w:p w14:paraId="2459ED19" w14:textId="77777777" w:rsidR="00DB4792" w:rsidRDefault="00DB4792" w:rsidP="00DB4792">
      <w:pPr>
        <w:rPr>
          <w:rFonts w:ascii="Times" w:hAnsi="Times"/>
        </w:rPr>
      </w:pPr>
      <w:r>
        <w:rPr>
          <w:rFonts w:ascii="Times" w:hAnsi="Times"/>
        </w:rPr>
        <w:br w:type="page"/>
      </w: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lastRenderedPageBreak/>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7777777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xml:space="preserve">: no usable samples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7777777" w:rsidR="008F2E25" w:rsidRDefault="008F2E25"/>
    <w:sectPr w:rsidR="008F2E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77777777" w:rsidR="00DB4792" w:rsidRDefault="00DB4792" w:rsidP="00DB4792">
      <w:pPr>
        <w:pStyle w:val="CommentText"/>
      </w:pPr>
      <w:r>
        <w:rPr>
          <w:rStyle w:val="CommentReference"/>
        </w:rPr>
        <w:annotationRef/>
      </w:r>
      <w:r>
        <w:t>Need to update to match steps</w:t>
      </w:r>
    </w:p>
  </w:comment>
  <w:comment w:id="1" w:author="Shannon Erica Kendal Joslin" w:date="2021-03-19T12:49:00Z" w:initials="SEKJ">
    <w:p w14:paraId="0219B015" w14:textId="77777777" w:rsidR="00DB4792" w:rsidRDefault="00DB4792" w:rsidP="00DB4792">
      <w:pPr>
        <w:pStyle w:val="CommentText"/>
      </w:pPr>
      <w:r>
        <w:rPr>
          <w:rStyle w:val="CommentReference"/>
        </w:rPr>
        <w:annotationRef/>
      </w:r>
      <w:r>
        <w:t>Need to add linkage map st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0219B0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3FF1C62" w16cex:dateUtc="2021-03-19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0219B015" w16cid:durableId="23FF1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敖鿿텘敖鿿姐ｰ鿿敖鿿ɠ쟊耖"/>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A0967"/>
    <w:rsid w:val="007872A2"/>
    <w:rsid w:val="008F2E25"/>
    <w:rsid w:val="00DB47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1971</Words>
  <Characters>1124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cp:revision>
  <dcterms:created xsi:type="dcterms:W3CDTF">2021-03-19T22:58:00Z</dcterms:created>
  <dcterms:modified xsi:type="dcterms:W3CDTF">2021-03-19T23:51:00Z</dcterms:modified>
</cp:coreProperties>
</file>